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26B7" w14:textId="77777777" w:rsidR="005F54A0" w:rsidRPr="00B479CA" w:rsidRDefault="00A8020D" w:rsidP="00077540">
      <w:pPr>
        <w:pStyle w:val="Heading1"/>
        <w:jc w:val="both"/>
        <w:rPr>
          <w:rFonts w:ascii="Times" w:hAnsi="Times"/>
        </w:rPr>
      </w:pPr>
      <w:r w:rsidRPr="00B479CA">
        <w:rPr>
          <w:rFonts w:ascii="Times" w:hAnsi="Times"/>
        </w:rPr>
        <w:t>Literature Review</w:t>
      </w:r>
    </w:p>
    <w:p w14:paraId="16B92841" w14:textId="0E924D58" w:rsidR="00A8020D" w:rsidRPr="00B479CA" w:rsidRDefault="00A8020D" w:rsidP="00077540">
      <w:pPr>
        <w:jc w:val="both"/>
        <w:rPr>
          <w:rFonts w:ascii="Times" w:hAnsi="Times"/>
        </w:rPr>
      </w:pPr>
    </w:p>
    <w:p w14:paraId="1DADD3AE" w14:textId="4E592D21" w:rsidR="00A8020D" w:rsidRPr="00B479CA" w:rsidRDefault="00B479CA" w:rsidP="00077540">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077540">
      <w:pPr>
        <w:jc w:val="both"/>
        <w:rPr>
          <w:rFonts w:ascii="Times" w:hAnsi="Times"/>
        </w:rPr>
      </w:pPr>
    </w:p>
    <w:p w14:paraId="6DF55FE4" w14:textId="77777777" w:rsidR="004C27F5" w:rsidRDefault="004C27F5" w:rsidP="00077540">
      <w:pPr>
        <w:pStyle w:val="Heading2"/>
        <w:jc w:val="both"/>
        <w:rPr>
          <w:rFonts w:ascii="Times" w:hAnsi="Times"/>
        </w:rPr>
      </w:pPr>
    </w:p>
    <w:p w14:paraId="2DE18E12" w14:textId="545C249C" w:rsidR="00B479CA" w:rsidRDefault="00B479CA" w:rsidP="00077540">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077540">
      <w:pPr>
        <w:jc w:val="both"/>
      </w:pPr>
    </w:p>
    <w:p w14:paraId="0710D837" w14:textId="26456D18" w:rsidR="004C6DFD" w:rsidRDefault="003E7B00" w:rsidP="00077540">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077540">
      <w:pPr>
        <w:jc w:val="both"/>
        <w:rPr>
          <w:rFonts w:ascii="Times" w:hAnsi="Times"/>
        </w:rPr>
      </w:pPr>
    </w:p>
    <w:p w14:paraId="3B6CA902" w14:textId="523093CF" w:rsidR="0019778F" w:rsidRDefault="00424E80" w:rsidP="00077540">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077540">
      <w:pPr>
        <w:jc w:val="both"/>
        <w:rPr>
          <w:rFonts w:ascii="Times" w:hAnsi="Times"/>
        </w:rPr>
      </w:pPr>
    </w:p>
    <w:p w14:paraId="4C36D5C8" w14:textId="7A1C6E7D" w:rsidR="00BE7638" w:rsidRDefault="00432ACC" w:rsidP="00077540">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077540">
      <w:pPr>
        <w:jc w:val="both"/>
        <w:rPr>
          <w:rFonts w:ascii="Times" w:hAnsi="Times"/>
        </w:rPr>
      </w:pPr>
    </w:p>
    <w:p w14:paraId="36D120CC" w14:textId="6EB43ECF" w:rsidR="00033C77" w:rsidRDefault="00F04B11" w:rsidP="00077540">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077540">
      <w:pPr>
        <w:jc w:val="both"/>
        <w:rPr>
          <w:rFonts w:ascii="Times" w:hAnsi="Times"/>
        </w:rPr>
      </w:pPr>
    </w:p>
    <w:p w14:paraId="1FD5D9E9" w14:textId="0E7367EE" w:rsidR="00424E80" w:rsidRDefault="00033C77" w:rsidP="00077540">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077540">
      <w:pPr>
        <w:jc w:val="both"/>
        <w:rPr>
          <w:rFonts w:ascii="Times" w:hAnsi="Times"/>
        </w:rPr>
      </w:pPr>
    </w:p>
    <w:p w14:paraId="65472593" w14:textId="300D4B5C" w:rsidR="0095504D" w:rsidRDefault="0095504D" w:rsidP="00077540">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077540">
      <w:pPr>
        <w:jc w:val="both"/>
        <w:rPr>
          <w:rFonts w:ascii="Times" w:hAnsi="Times"/>
        </w:rPr>
      </w:pPr>
    </w:p>
    <w:p w14:paraId="58F2DF83" w14:textId="77777777" w:rsidR="004C27F5" w:rsidRDefault="004C27F5" w:rsidP="00077540">
      <w:pPr>
        <w:pStyle w:val="Heading2"/>
        <w:jc w:val="both"/>
        <w:rPr>
          <w:rFonts w:ascii="Times" w:hAnsi="Times"/>
        </w:rPr>
      </w:pPr>
    </w:p>
    <w:p w14:paraId="4CAA09F7" w14:textId="796CAB41" w:rsidR="00595B0D" w:rsidRDefault="00595B0D" w:rsidP="00077540">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077540">
      <w:pPr>
        <w:jc w:val="both"/>
        <w:rPr>
          <w:rFonts w:ascii="Times" w:hAnsi="Times"/>
        </w:rPr>
      </w:pPr>
    </w:p>
    <w:p w14:paraId="09929CED" w14:textId="37EFD122" w:rsidR="001F00E7" w:rsidRDefault="001F00E7" w:rsidP="00077540">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AD1EA5">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Lui, Metaxas, &amp; Mustafaraj, 2011; Yasseri, 2016)","plainTextFormattedCitation":"(Lui, Metaxas, &amp; Mustafaraj, 2011; Yasseri, 2016)","previouslyFormattedCitation":"(Lui, Metaxas, &amp; Mustafaraj, 2011; Yasseri, 2016)"},"properties":{"noteIndex":0},"schema":"https://github.com/citation-style-language/schema/raw/master/csl-citation.json"}</w:instrText>
      </w:r>
      <w:r w:rsidR="0091489C">
        <w:rPr>
          <w:rFonts w:ascii="Times" w:hAnsi="Times"/>
        </w:rPr>
        <w:fldChar w:fldCharType="separate"/>
      </w:r>
      <w:r w:rsidR="00465840" w:rsidRPr="00465840">
        <w:rPr>
          <w:rFonts w:ascii="Times" w:hAnsi="Times"/>
          <w:noProof/>
        </w:rPr>
        <w:t>(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077540">
      <w:pPr>
        <w:jc w:val="both"/>
        <w:rPr>
          <w:rFonts w:ascii="Times" w:hAnsi="Times"/>
        </w:rPr>
      </w:pPr>
    </w:p>
    <w:p w14:paraId="25176717" w14:textId="50329580" w:rsidR="00FE77E9" w:rsidRDefault="00FE77E9" w:rsidP="00077540">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077540">
      <w:pPr>
        <w:jc w:val="both"/>
        <w:rPr>
          <w:rFonts w:ascii="Times" w:hAnsi="Times"/>
        </w:rPr>
      </w:pPr>
    </w:p>
    <w:p w14:paraId="3C92E3FF" w14:textId="08E4B251" w:rsidR="00416012" w:rsidRDefault="00416012" w:rsidP="00077540">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077540">
      <w:pPr>
        <w:jc w:val="both"/>
        <w:rPr>
          <w:rFonts w:ascii="Times" w:hAnsi="Times"/>
        </w:rPr>
      </w:pPr>
    </w:p>
    <w:p w14:paraId="0C7D2253" w14:textId="498979D3" w:rsidR="006A4E3D" w:rsidRDefault="00400441" w:rsidP="00077540">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077540">
      <w:pPr>
        <w:jc w:val="both"/>
        <w:rPr>
          <w:rFonts w:ascii="Times" w:hAnsi="Times"/>
        </w:rPr>
      </w:pPr>
    </w:p>
    <w:p w14:paraId="1E5E34B9" w14:textId="3FCF9D8C" w:rsidR="008D133A" w:rsidRDefault="001F2918" w:rsidP="00077540">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077540">
      <w:pPr>
        <w:jc w:val="both"/>
        <w:rPr>
          <w:rFonts w:ascii="Times" w:hAnsi="Times"/>
        </w:rPr>
      </w:pPr>
    </w:p>
    <w:p w14:paraId="43FB4ED3" w14:textId="73949F4A" w:rsidR="008D133A" w:rsidRDefault="008D133A" w:rsidP="00077540">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077540">
      <w:pPr>
        <w:jc w:val="both"/>
        <w:rPr>
          <w:rFonts w:ascii="Times" w:hAnsi="Times"/>
        </w:rPr>
      </w:pPr>
    </w:p>
    <w:p w14:paraId="207A2AC9" w14:textId="6BB730AC" w:rsidR="008D133A" w:rsidRDefault="008D133A" w:rsidP="00077540">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077540">
      <w:pPr>
        <w:jc w:val="both"/>
        <w:rPr>
          <w:rFonts w:ascii="Times" w:hAnsi="Times"/>
        </w:rPr>
      </w:pPr>
    </w:p>
    <w:p w14:paraId="692C78AA" w14:textId="6DD329CC" w:rsidR="008D133A" w:rsidRDefault="008D133A" w:rsidP="00077540">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077540">
      <w:pPr>
        <w:jc w:val="both"/>
        <w:rPr>
          <w:rFonts w:ascii="Times" w:hAnsi="Times"/>
        </w:rPr>
      </w:pPr>
    </w:p>
    <w:p w14:paraId="731DABFE" w14:textId="77777777" w:rsidR="004C27F5" w:rsidRDefault="004C27F5" w:rsidP="00077540">
      <w:pPr>
        <w:pStyle w:val="Heading2"/>
        <w:jc w:val="both"/>
        <w:rPr>
          <w:rFonts w:ascii="Times" w:hAnsi="Times"/>
        </w:rPr>
      </w:pPr>
    </w:p>
    <w:p w14:paraId="65374DB3" w14:textId="04C2D39B" w:rsidR="004C27F5" w:rsidRDefault="004C27F5" w:rsidP="00077540">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077540">
      <w:pPr>
        <w:jc w:val="both"/>
        <w:rPr>
          <w:rFonts w:ascii="Times" w:hAnsi="Times"/>
        </w:rPr>
      </w:pPr>
    </w:p>
    <w:p w14:paraId="6716CE21" w14:textId="4E62275A" w:rsidR="004C27F5" w:rsidRDefault="004C27F5" w:rsidP="00077540">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077540">
      <w:pPr>
        <w:jc w:val="both"/>
        <w:rPr>
          <w:rFonts w:ascii="Times" w:hAnsi="Times"/>
        </w:rPr>
      </w:pPr>
    </w:p>
    <w:p w14:paraId="66104400" w14:textId="2FF4AD85" w:rsidR="00DA4DFF" w:rsidRDefault="00DA4DFF" w:rsidP="00077540">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077540">
      <w:pPr>
        <w:jc w:val="both"/>
        <w:rPr>
          <w:rFonts w:ascii="Times" w:hAnsi="Times"/>
        </w:rPr>
      </w:pPr>
    </w:p>
    <w:p w14:paraId="1E988526" w14:textId="33CCB6BB" w:rsidR="00D64F74" w:rsidRDefault="004A0131" w:rsidP="00077540">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077540">
      <w:pPr>
        <w:jc w:val="both"/>
        <w:rPr>
          <w:rFonts w:ascii="Times" w:hAnsi="Times"/>
        </w:rPr>
      </w:pPr>
    </w:p>
    <w:p w14:paraId="01D79163" w14:textId="6EA28C1D" w:rsidR="00823C2D" w:rsidRDefault="00823C2D" w:rsidP="00077540">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077540">
      <w:pPr>
        <w:jc w:val="both"/>
        <w:rPr>
          <w:rFonts w:ascii="Times" w:hAnsi="Times"/>
        </w:rPr>
      </w:pPr>
    </w:p>
    <w:p w14:paraId="4E8265D0" w14:textId="38DF93AD" w:rsidR="001D0EEA" w:rsidRDefault="001D0EEA" w:rsidP="00077540">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077540">
      <w:pPr>
        <w:jc w:val="both"/>
        <w:rPr>
          <w:rFonts w:ascii="Times" w:hAnsi="Times"/>
        </w:rPr>
      </w:pPr>
    </w:p>
    <w:p w14:paraId="5BA20520" w14:textId="617FA600" w:rsidR="00EA0880" w:rsidRDefault="00EA0880" w:rsidP="00077540">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077540">
      <w:pPr>
        <w:jc w:val="both"/>
        <w:rPr>
          <w:rFonts w:ascii="Times" w:hAnsi="Times"/>
        </w:rPr>
      </w:pPr>
    </w:p>
    <w:p w14:paraId="5783790A" w14:textId="49F0AF4C" w:rsidR="00C61F10" w:rsidRDefault="00C61F10" w:rsidP="00077540">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077540">
      <w:pPr>
        <w:jc w:val="both"/>
        <w:rPr>
          <w:rFonts w:ascii="Times" w:hAnsi="Times"/>
        </w:rPr>
      </w:pPr>
    </w:p>
    <w:p w14:paraId="7C1B2395" w14:textId="29784663" w:rsidR="000A34E5" w:rsidRDefault="000A34E5" w:rsidP="00077540">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077540">
      <w:pPr>
        <w:jc w:val="both"/>
        <w:rPr>
          <w:rFonts w:ascii="Times" w:hAnsi="Times"/>
        </w:rPr>
      </w:pPr>
    </w:p>
    <w:p w14:paraId="1BEB4F81" w14:textId="20100A09" w:rsidR="00EC7D5E" w:rsidRDefault="00D86935" w:rsidP="00077540">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077540">
      <w:pPr>
        <w:jc w:val="both"/>
        <w:rPr>
          <w:rFonts w:ascii="Times" w:hAnsi="Times"/>
        </w:rPr>
      </w:pPr>
    </w:p>
    <w:p w14:paraId="1BBA85B1" w14:textId="556D647B" w:rsidR="00DB4A65" w:rsidRDefault="00DB4A65" w:rsidP="00077540">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077540">
      <w:pPr>
        <w:jc w:val="both"/>
        <w:rPr>
          <w:rFonts w:ascii="Times" w:hAnsi="Times"/>
        </w:rPr>
      </w:pPr>
    </w:p>
    <w:p w14:paraId="4EEF3408" w14:textId="327B5B77" w:rsidR="00EC7D5E" w:rsidRDefault="004311E8" w:rsidP="00077540">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077540">
      <w:pPr>
        <w:jc w:val="both"/>
        <w:rPr>
          <w:rFonts w:ascii="Times" w:hAnsi="Times"/>
        </w:rPr>
      </w:pPr>
    </w:p>
    <w:p w14:paraId="1BB34B6A" w14:textId="613C84BE" w:rsidR="00A70DF6" w:rsidRDefault="00465840" w:rsidP="00077540">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AD1EA5">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eviouslyFormattedCitation":"(Lui et al., 2011)"},"properties":{"noteIndex":0},"schema":"https://github.com/citation-style-language/schema/raw/master/csl-citation.json"}</w:instrText>
      </w:r>
      <w:r w:rsidR="00A70DF6">
        <w:rPr>
          <w:rFonts w:ascii="Times" w:hAnsi="Times"/>
        </w:rPr>
        <w:fldChar w:fldCharType="separate"/>
      </w:r>
      <w:r w:rsidR="00A70DF6" w:rsidRPr="00465840">
        <w:rPr>
          <w:rFonts w:ascii="Times" w:hAnsi="Times"/>
          <w:noProof/>
        </w:rPr>
        <w:t>(Lui et al., 2011)</w:t>
      </w:r>
      <w:r w:rsidR="00A70DF6">
        <w:rPr>
          <w:rFonts w:ascii="Times" w:hAnsi="Times"/>
        </w:rPr>
        <w:fldChar w:fldCharType="end"/>
      </w:r>
      <w:r w:rsidR="00A70DF6">
        <w:rPr>
          <w:rFonts w:ascii="Times" w:hAnsi="Times"/>
        </w:rPr>
        <w:t>.</w:t>
      </w:r>
    </w:p>
    <w:p w14:paraId="521E3CA3" w14:textId="6D090770" w:rsidR="005F787E" w:rsidRDefault="005F787E" w:rsidP="00077540">
      <w:pPr>
        <w:jc w:val="both"/>
        <w:rPr>
          <w:rFonts w:ascii="Times" w:hAnsi="Times"/>
        </w:rPr>
      </w:pPr>
    </w:p>
    <w:p w14:paraId="393BBFD6" w14:textId="77777777" w:rsidR="00200CDA" w:rsidRDefault="00200CDA" w:rsidP="00077540">
      <w:pPr>
        <w:pStyle w:val="Heading2"/>
        <w:jc w:val="both"/>
        <w:rPr>
          <w:rFonts w:ascii="Times" w:hAnsi="Times"/>
        </w:rPr>
      </w:pPr>
    </w:p>
    <w:p w14:paraId="2719E7D1" w14:textId="43FF6E6A" w:rsidR="005F787E" w:rsidRDefault="005F787E" w:rsidP="00077540">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077540">
      <w:pPr>
        <w:jc w:val="both"/>
      </w:pPr>
    </w:p>
    <w:p w14:paraId="5A1FF9E8" w14:textId="77777777" w:rsidR="00392F72" w:rsidRDefault="00200CDA" w:rsidP="00077540">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077540">
      <w:pPr>
        <w:jc w:val="both"/>
        <w:rPr>
          <w:rFonts w:ascii="Times" w:hAnsi="Times"/>
        </w:rPr>
      </w:pPr>
    </w:p>
    <w:p w14:paraId="4350A170" w14:textId="7701CA43" w:rsidR="00392F72" w:rsidRDefault="00C22D41" w:rsidP="00077540">
      <w:pPr>
        <w:jc w:val="both"/>
        <w:rPr>
          <w:rFonts w:ascii="Times" w:hAnsi="Times"/>
        </w:rPr>
      </w:pPr>
      <w:r>
        <w:rPr>
          <w:rFonts w:ascii="Times" w:hAnsi="Times"/>
        </w:rPr>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077540">
      <w:pPr>
        <w:jc w:val="both"/>
        <w:rPr>
          <w:rFonts w:ascii="Times" w:hAnsi="Times"/>
        </w:rPr>
      </w:pPr>
    </w:p>
    <w:p w14:paraId="17AC58A2" w14:textId="77A29D96" w:rsidR="00144D65" w:rsidRDefault="00392F72" w:rsidP="00077540">
      <w:pPr>
        <w:jc w:val="both"/>
        <w:rPr>
          <w:rFonts w:ascii="Times" w:hAnsi="Times"/>
        </w:rPr>
      </w:pPr>
      <w:r>
        <w:rPr>
          <w:rFonts w:ascii="Times" w:hAnsi="Times"/>
        </w:rPr>
        <w:lastRenderedPageBreak/>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077540">
      <w:pPr>
        <w:jc w:val="both"/>
        <w:rPr>
          <w:rFonts w:ascii="Times" w:hAnsi="Times"/>
        </w:rPr>
      </w:pPr>
    </w:p>
    <w:p w14:paraId="5355DA90" w14:textId="2E9D4632" w:rsidR="00392F72" w:rsidRPr="00200CDA" w:rsidRDefault="00144D65" w:rsidP="00077540">
      <w:pPr>
        <w:jc w:val="both"/>
        <w:rPr>
          <w:rFonts w:ascii="Times" w:hAnsi="Times"/>
        </w:rPr>
      </w:pPr>
      <w:r>
        <w:rPr>
          <w:rFonts w:ascii="Times" w:hAnsi="Times"/>
        </w:rPr>
        <w:t xml:space="preserve">Therefore, search query data – if it is able to successfully predict political preferences – may be more accurate than self-reported voting intention, both because it avoids common polling issues, as well as the impact of social desirability bias. </w:t>
      </w:r>
    </w:p>
    <w:p w14:paraId="2539E317" w14:textId="77777777" w:rsidR="00200CDA" w:rsidRDefault="00200CDA" w:rsidP="00077540">
      <w:pPr>
        <w:jc w:val="both"/>
      </w:pPr>
    </w:p>
    <w:p w14:paraId="12838519" w14:textId="5A95D397" w:rsidR="005F787E" w:rsidRDefault="005F787E" w:rsidP="00077540">
      <w:pPr>
        <w:jc w:val="both"/>
      </w:pPr>
    </w:p>
    <w:p w14:paraId="68592FC0" w14:textId="01052B00" w:rsidR="005F787E" w:rsidRDefault="005F787E" w:rsidP="00077540">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077540">
      <w:pPr>
        <w:jc w:val="both"/>
        <w:rPr>
          <w:rFonts w:ascii="Times" w:hAnsi="Times"/>
        </w:rPr>
      </w:pPr>
    </w:p>
    <w:p w14:paraId="1956F179" w14:textId="0DC01CDF" w:rsidR="00CF3AB6" w:rsidRDefault="00077540" w:rsidP="00077540">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077540">
      <w:pPr>
        <w:jc w:val="both"/>
        <w:rPr>
          <w:rFonts w:ascii="Times" w:hAnsi="Times"/>
        </w:rPr>
      </w:pPr>
    </w:p>
    <w:p w14:paraId="035606C7" w14:textId="29442F0A" w:rsidR="00077540" w:rsidRDefault="00CF3AB6" w:rsidP="00CF3AB6">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CF3AB6">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5B565E0E" w:rsidR="00CF3AB6" w:rsidRDefault="00CF3AB6" w:rsidP="00CF3AB6">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8063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operties":{"noteIndex":0},"schema":"https://github.com/citation-style-language/schema/raw/master/csl-citation.json"}</w:instrText>
      </w:r>
      <w:r w:rsidR="00780638">
        <w:rPr>
          <w:rFonts w:ascii="Times" w:hAnsi="Times"/>
        </w:rPr>
        <w:fldChar w:fldCharType="separate"/>
      </w:r>
      <w:r w:rsidR="00780638" w:rsidRPr="00780638">
        <w:rPr>
          <w:rFonts w:ascii="Times" w:hAnsi="Times"/>
          <w:noProof/>
        </w:rPr>
        <w:t>(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CF3AB6">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77777777" w:rsidR="00780638" w:rsidRPr="00780638" w:rsidRDefault="00780638" w:rsidP="00780638">
      <w:pPr>
        <w:jc w:val="both"/>
        <w:rPr>
          <w:rFonts w:ascii="Times" w:hAnsi="Times"/>
        </w:rPr>
      </w:pPr>
      <w:bookmarkStart w:id="0" w:name="_GoBack"/>
      <w:bookmarkEnd w:id="0"/>
    </w:p>
    <w:p w14:paraId="5AB577A3" w14:textId="6B9997B8" w:rsidR="001060AD" w:rsidRDefault="001060AD" w:rsidP="00077540">
      <w:pPr>
        <w:jc w:val="both"/>
        <w:rPr>
          <w:rFonts w:ascii="Times" w:hAnsi="Times"/>
        </w:rPr>
      </w:pPr>
    </w:p>
    <w:p w14:paraId="7E5E6247" w14:textId="05ED487D" w:rsidR="00585E36" w:rsidRDefault="00585E36" w:rsidP="00077540">
      <w:pPr>
        <w:jc w:val="both"/>
        <w:rPr>
          <w:rFonts w:ascii="Times" w:hAnsi="Times"/>
        </w:rPr>
      </w:pPr>
    </w:p>
    <w:p w14:paraId="7B029F46" w14:textId="77777777" w:rsidR="00585E36" w:rsidRPr="001060AD" w:rsidRDefault="00585E36" w:rsidP="00077540">
      <w:pPr>
        <w:jc w:val="both"/>
        <w:rPr>
          <w:rFonts w:ascii="Times" w:hAnsi="Times"/>
        </w:rPr>
      </w:pPr>
    </w:p>
    <w:p w14:paraId="67BB5EF2" w14:textId="1A3652E4" w:rsidR="00A83CDE" w:rsidRDefault="00A83CDE" w:rsidP="00077540">
      <w:pPr>
        <w:jc w:val="both"/>
        <w:rPr>
          <w:rFonts w:ascii="Times" w:hAnsi="Times"/>
        </w:rPr>
      </w:pPr>
    </w:p>
    <w:p w14:paraId="3116C620" w14:textId="77777777" w:rsidR="00A83CDE" w:rsidRDefault="00A83CDE" w:rsidP="00077540">
      <w:pPr>
        <w:jc w:val="both"/>
        <w:rPr>
          <w:rFonts w:ascii="Times" w:hAnsi="Times"/>
        </w:rPr>
      </w:pPr>
    </w:p>
    <w:p w14:paraId="2EB5ACAE" w14:textId="77777777" w:rsidR="008D133A" w:rsidRDefault="008D133A" w:rsidP="00077540">
      <w:pPr>
        <w:jc w:val="both"/>
        <w:rPr>
          <w:rFonts w:ascii="Times" w:hAnsi="Times"/>
        </w:rPr>
      </w:pPr>
    </w:p>
    <w:p w14:paraId="5CCBB29E" w14:textId="21C1E925" w:rsidR="00EF0F9D" w:rsidRPr="00B479CA" w:rsidRDefault="00652D85" w:rsidP="00077540">
      <w:pPr>
        <w:jc w:val="both"/>
        <w:rPr>
          <w:rFonts w:ascii="Times" w:hAnsi="Times"/>
        </w:rPr>
      </w:pPr>
      <w:r>
        <w:rPr>
          <w:rFonts w:ascii="Times" w:hAnsi="Times"/>
        </w:rPr>
        <w:t xml:space="preserve"> </w:t>
      </w:r>
    </w:p>
    <w:sectPr w:rsidR="00EF0F9D" w:rsidRPr="00B479CA" w:rsidSect="003611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426D3" w14:textId="77777777" w:rsidR="0009779B" w:rsidRDefault="0009779B" w:rsidP="00033C77">
      <w:r>
        <w:separator/>
      </w:r>
    </w:p>
  </w:endnote>
  <w:endnote w:type="continuationSeparator" w:id="0">
    <w:p w14:paraId="35E8F1DB" w14:textId="77777777" w:rsidR="0009779B" w:rsidRDefault="0009779B"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29351" w14:textId="77777777" w:rsidR="0009779B" w:rsidRDefault="0009779B" w:rsidP="00033C77">
      <w:r>
        <w:separator/>
      </w:r>
    </w:p>
  </w:footnote>
  <w:footnote w:type="continuationSeparator" w:id="0">
    <w:p w14:paraId="4FDBC868" w14:textId="77777777" w:rsidR="0009779B" w:rsidRDefault="0009779B"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33C77"/>
    <w:rsid w:val="00066CBC"/>
    <w:rsid w:val="00077540"/>
    <w:rsid w:val="0009779B"/>
    <w:rsid w:val="000A34E5"/>
    <w:rsid w:val="001060AD"/>
    <w:rsid w:val="0011316B"/>
    <w:rsid w:val="00144D65"/>
    <w:rsid w:val="0019778F"/>
    <w:rsid w:val="001A3CAC"/>
    <w:rsid w:val="001C009E"/>
    <w:rsid w:val="001D0EEA"/>
    <w:rsid w:val="001F00E7"/>
    <w:rsid w:val="001F0159"/>
    <w:rsid w:val="001F2918"/>
    <w:rsid w:val="00200CDA"/>
    <w:rsid w:val="002541AD"/>
    <w:rsid w:val="00275861"/>
    <w:rsid w:val="002B3EFE"/>
    <w:rsid w:val="002E4A6B"/>
    <w:rsid w:val="00345D81"/>
    <w:rsid w:val="00357033"/>
    <w:rsid w:val="00361172"/>
    <w:rsid w:val="00390F0E"/>
    <w:rsid w:val="00392F72"/>
    <w:rsid w:val="003C15D2"/>
    <w:rsid w:val="003E7B00"/>
    <w:rsid w:val="00400441"/>
    <w:rsid w:val="004157B1"/>
    <w:rsid w:val="00416012"/>
    <w:rsid w:val="00424E80"/>
    <w:rsid w:val="004311E8"/>
    <w:rsid w:val="00432ACC"/>
    <w:rsid w:val="00465840"/>
    <w:rsid w:val="004A0131"/>
    <w:rsid w:val="004C27F5"/>
    <w:rsid w:val="004C6DFD"/>
    <w:rsid w:val="0051056B"/>
    <w:rsid w:val="00585E36"/>
    <w:rsid w:val="005958D8"/>
    <w:rsid w:val="00595B0D"/>
    <w:rsid w:val="005A4419"/>
    <w:rsid w:val="005F787E"/>
    <w:rsid w:val="005F7FD3"/>
    <w:rsid w:val="0063065E"/>
    <w:rsid w:val="0064275E"/>
    <w:rsid w:val="00652D85"/>
    <w:rsid w:val="006A4E3D"/>
    <w:rsid w:val="00704E42"/>
    <w:rsid w:val="007751E9"/>
    <w:rsid w:val="00780638"/>
    <w:rsid w:val="007B17CD"/>
    <w:rsid w:val="00801C1C"/>
    <w:rsid w:val="00823C2D"/>
    <w:rsid w:val="00855EDF"/>
    <w:rsid w:val="008D133A"/>
    <w:rsid w:val="00900B1E"/>
    <w:rsid w:val="009110AC"/>
    <w:rsid w:val="0091489C"/>
    <w:rsid w:val="0093324C"/>
    <w:rsid w:val="0095504D"/>
    <w:rsid w:val="009C4456"/>
    <w:rsid w:val="009F6A4A"/>
    <w:rsid w:val="00A70DF6"/>
    <w:rsid w:val="00A8020D"/>
    <w:rsid w:val="00A83CDE"/>
    <w:rsid w:val="00AD1EA5"/>
    <w:rsid w:val="00B37192"/>
    <w:rsid w:val="00B479CA"/>
    <w:rsid w:val="00B77B09"/>
    <w:rsid w:val="00B974BB"/>
    <w:rsid w:val="00BE409F"/>
    <w:rsid w:val="00BE7638"/>
    <w:rsid w:val="00C02750"/>
    <w:rsid w:val="00C22D41"/>
    <w:rsid w:val="00C61F10"/>
    <w:rsid w:val="00CF0ACA"/>
    <w:rsid w:val="00CF3AB6"/>
    <w:rsid w:val="00D1439F"/>
    <w:rsid w:val="00D64F74"/>
    <w:rsid w:val="00D86935"/>
    <w:rsid w:val="00DA4DFF"/>
    <w:rsid w:val="00DB4A65"/>
    <w:rsid w:val="00E9300D"/>
    <w:rsid w:val="00EA0880"/>
    <w:rsid w:val="00EB581C"/>
    <w:rsid w:val="00EC7D5E"/>
    <w:rsid w:val="00EF0F9D"/>
    <w:rsid w:val="00F04B11"/>
    <w:rsid w:val="00F31C30"/>
    <w:rsid w:val="00F43F2D"/>
    <w:rsid w:val="00F50FAA"/>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F5FCA-56CB-D949-ADAA-E77DD57B1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6</Pages>
  <Words>10111</Words>
  <Characters>5763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65</cp:revision>
  <dcterms:created xsi:type="dcterms:W3CDTF">2019-12-26T11:35:00Z</dcterms:created>
  <dcterms:modified xsi:type="dcterms:W3CDTF">2019-12-2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